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412F" w:rsidRDefault="008F223C">
      <w:r>
        <w:t xml:space="preserve">Mimics to develop </w:t>
      </w:r>
      <w:proofErr w:type="spellStart"/>
      <w:r>
        <w:t>stl</w:t>
      </w:r>
      <w:proofErr w:type="spellEnd"/>
      <w:r>
        <w:t xml:space="preserve"> from CT </w:t>
      </w:r>
      <w:proofErr w:type="spellStart"/>
      <w:r>
        <w:t>dicom</w:t>
      </w:r>
      <w:proofErr w:type="spellEnd"/>
      <w:r>
        <w:t xml:space="preserve"> file</w:t>
      </w:r>
    </w:p>
    <w:p w:rsidR="008F223C" w:rsidRDefault="008F223C" w:rsidP="008F223C">
      <w:pPr>
        <w:pStyle w:val="ListParagraph"/>
        <w:numPr>
          <w:ilvl w:val="0"/>
          <w:numId w:val="1"/>
        </w:numPr>
      </w:pPr>
      <w:r>
        <w:t>File -&gt; new project wizard</w:t>
      </w:r>
    </w:p>
    <w:p w:rsidR="008F223C" w:rsidRDefault="008F223C" w:rsidP="008F223C">
      <w:pPr>
        <w:pStyle w:val="ListParagraph"/>
        <w:numPr>
          <w:ilvl w:val="0"/>
          <w:numId w:val="1"/>
        </w:numPr>
      </w:pPr>
      <w:r>
        <w:t xml:space="preserve">Load </w:t>
      </w:r>
      <w:proofErr w:type="spellStart"/>
      <w:r>
        <w:t>dicom</w:t>
      </w:r>
      <w:proofErr w:type="spellEnd"/>
      <w:r>
        <w:t xml:space="preserve"> data</w:t>
      </w:r>
    </w:p>
    <w:p w:rsidR="008F223C" w:rsidRDefault="008F223C" w:rsidP="008F223C">
      <w:pPr>
        <w:pStyle w:val="ListParagraph"/>
        <w:numPr>
          <w:ilvl w:val="0"/>
          <w:numId w:val="1"/>
        </w:numPr>
      </w:pPr>
      <w:r>
        <w:t xml:space="preserve">Threshold (button on the top bar) </w:t>
      </w:r>
      <w:r>
        <w:rPr>
          <w:noProof/>
          <w:lang w:val="en-CA" w:eastAsia="en-CA"/>
        </w:rPr>
        <w:drawing>
          <wp:inline distT="0" distB="0" distL="0" distR="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cstate="print"/>
                    <a:stretch>
                      <a:fillRect/>
                    </a:stretch>
                  </pic:blipFill>
                  <pic:spPr>
                    <a:xfrm>
                      <a:off x="0" y="0"/>
                      <a:ext cx="5943600" cy="1275715"/>
                    </a:xfrm>
                    <a:prstGeom prst="rect">
                      <a:avLst/>
                    </a:prstGeom>
                  </pic:spPr>
                </pic:pic>
              </a:graphicData>
            </a:graphic>
          </wp:inline>
        </w:drawing>
      </w:r>
    </w:p>
    <w:p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lang w:val="en-CA" w:eastAsia="en-CA"/>
        </w:rPr>
        <w:drawing>
          <wp:inline distT="0" distB="0" distL="0" distR="0">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4419600" cy="3302378"/>
                    </a:xfrm>
                    <a:prstGeom prst="rect">
                      <a:avLst/>
                    </a:prstGeom>
                  </pic:spPr>
                </pic:pic>
              </a:graphicData>
            </a:graphic>
          </wp:inline>
        </w:drawing>
      </w:r>
    </w:p>
    <w:p w:rsidR="008F223C" w:rsidRDefault="008F223C" w:rsidP="008F223C">
      <w:pPr>
        <w:pStyle w:val="ListParagraph"/>
        <w:numPr>
          <w:ilvl w:val="0"/>
          <w:numId w:val="1"/>
        </w:numPr>
      </w:pPr>
      <w:r>
        <w:t xml:space="preserve">Right click on the mask on the right bar -&gt; Morphology Operations  </w:t>
      </w:r>
    </w:p>
    <w:p w:rsidR="008F223C" w:rsidRDefault="008F223C" w:rsidP="008F223C">
      <w:pPr>
        <w:pStyle w:val="ListParagraph"/>
      </w:pPr>
      <w:r>
        <w:rPr>
          <w:noProof/>
          <w:lang w:val="en-CA" w:eastAsia="en-CA"/>
        </w:rPr>
        <w:lastRenderedPageBreak/>
        <w:drawing>
          <wp:inline distT="0" distB="0" distL="0" distR="0">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3971925" cy="2933700"/>
                    </a:xfrm>
                    <a:prstGeom prst="rect">
                      <a:avLst/>
                    </a:prstGeom>
                  </pic:spPr>
                </pic:pic>
              </a:graphicData>
            </a:graphic>
          </wp:inline>
        </w:drawing>
      </w:r>
    </w:p>
    <w:p w:rsidR="008F223C" w:rsidRDefault="008F223C" w:rsidP="008F223C">
      <w:pPr>
        <w:pStyle w:val="ListParagraph"/>
        <w:numPr>
          <w:ilvl w:val="1"/>
          <w:numId w:val="1"/>
        </w:numPr>
      </w:pPr>
      <w:r>
        <w:t>Ensure your mask is selected</w:t>
      </w:r>
    </w:p>
    <w:p w:rsidR="008F223C" w:rsidRDefault="008F223C" w:rsidP="008F223C">
      <w:pPr>
        <w:pStyle w:val="ListParagraph"/>
        <w:numPr>
          <w:ilvl w:val="1"/>
          <w:numId w:val="1"/>
        </w:numPr>
      </w:pPr>
      <w:r>
        <w:t xml:space="preserve">Dilate: select number of pixels – dilates the </w:t>
      </w:r>
      <w:proofErr w:type="spellStart"/>
      <w:r>
        <w:t>thresholded</w:t>
      </w:r>
      <w:proofErr w:type="spellEnd"/>
      <w:r>
        <w:t xml:space="preserve"> region</w:t>
      </w:r>
    </w:p>
    <w:p w:rsidR="008F223C" w:rsidRDefault="008F223C" w:rsidP="008F223C">
      <w:pPr>
        <w:pStyle w:val="ListParagraph"/>
        <w:numPr>
          <w:ilvl w:val="1"/>
          <w:numId w:val="1"/>
        </w:numPr>
      </w:pPr>
      <w:r>
        <w:t>Erode: select number of pixels – erodes parts of the region</w:t>
      </w:r>
    </w:p>
    <w:p w:rsidR="008F223C" w:rsidRDefault="008F223C" w:rsidP="008F223C">
      <w:pPr>
        <w:pStyle w:val="ListParagraph"/>
        <w:numPr>
          <w:ilvl w:val="1"/>
          <w:numId w:val="1"/>
        </w:numPr>
      </w:pPr>
      <w:r>
        <w:t xml:space="preserve">On the right bar -&gt; calculate 3D model  </w:t>
      </w:r>
    </w:p>
    <w:p w:rsidR="008F223C" w:rsidRDefault="008F223C" w:rsidP="008F223C">
      <w:pPr>
        <w:pStyle w:val="ListParagraph"/>
        <w:numPr>
          <w:ilvl w:val="0"/>
          <w:numId w:val="1"/>
        </w:numPr>
      </w:pPr>
      <w:r>
        <w:t>Now you have a smooth model but it is missing information because of the dilate</w:t>
      </w:r>
    </w:p>
    <w:p w:rsidR="00B33AB4" w:rsidRDefault="00B33AB4" w:rsidP="008F223C">
      <w:pPr>
        <w:pStyle w:val="ListParagraph"/>
        <w:numPr>
          <w:ilvl w:val="0"/>
          <w:numId w:val="1"/>
        </w:numPr>
      </w:pPr>
      <w:r>
        <w:t xml:space="preserve">Edit mask: </w:t>
      </w:r>
    </w:p>
    <w:p w:rsidR="008F223C" w:rsidRDefault="00B33AB4" w:rsidP="00B33AB4">
      <w:pPr>
        <w:pStyle w:val="ListParagraph"/>
        <w:ind w:left="1440"/>
      </w:pPr>
      <w:r>
        <w:rPr>
          <w:noProof/>
          <w:lang w:val="en-CA" w:eastAsia="en-CA"/>
        </w:rPr>
        <w:drawing>
          <wp:inline distT="0" distB="0" distL="0" distR="0">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4886325" cy="1133475"/>
                    </a:xfrm>
                    <a:prstGeom prst="rect">
                      <a:avLst/>
                    </a:prstGeom>
                  </pic:spPr>
                </pic:pic>
              </a:graphicData>
            </a:graphic>
          </wp:inline>
        </w:drawing>
      </w:r>
    </w:p>
    <w:p w:rsidR="00B33AB4" w:rsidRDefault="00B33AB4" w:rsidP="00B33AB4">
      <w:pPr>
        <w:pStyle w:val="ListParagraph"/>
        <w:numPr>
          <w:ilvl w:val="1"/>
          <w:numId w:val="1"/>
        </w:numPr>
      </w:pPr>
      <w:r>
        <w:t xml:space="preserve">Select threshold </w:t>
      </w:r>
    </w:p>
    <w:p w:rsidR="00B33AB4" w:rsidRDefault="00B33AB4" w:rsidP="00B33AB4">
      <w:pPr>
        <w:pStyle w:val="ListParagraph"/>
        <w:numPr>
          <w:ilvl w:val="2"/>
          <w:numId w:val="1"/>
        </w:numPr>
      </w:pPr>
      <w:r>
        <w:t>High range to recover air pockets</w:t>
      </w:r>
      <w:bookmarkStart w:id="0" w:name="_GoBack"/>
      <w:bookmarkEnd w:id="0"/>
    </w:p>
    <w:p w:rsidR="00B33AB4" w:rsidRDefault="00B33AB4" w:rsidP="00B33AB4">
      <w:pPr>
        <w:pStyle w:val="ListParagraph"/>
        <w:numPr>
          <w:ilvl w:val="2"/>
          <w:numId w:val="1"/>
        </w:numPr>
      </w:pPr>
      <w:r>
        <w:t>Low range (~2-3000) to recover structures that were hidden</w:t>
      </w:r>
    </w:p>
    <w:p w:rsidR="008F223C" w:rsidRDefault="002A13BC">
      <w:r>
        <w:rPr>
          <w:noProof/>
          <w:lang w:val="en-CA" w:eastAsia="en-CA"/>
        </w:rPr>
        <w:lastRenderedPageBreak/>
        <w:drawing>
          <wp:inline distT="0" distB="0" distL="0" distR="0">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rsidR="002A13BC" w:rsidRDefault="002A13BC"/>
    <w:p w:rsidR="002A13BC" w:rsidRDefault="002A13BC">
      <w:r>
        <w:t xml:space="preserve">Bottom left shows the ear canal on the </w:t>
      </w:r>
      <w:proofErr w:type="gramStart"/>
      <w:r>
        <w:t>scan ,</w:t>
      </w:r>
      <w:proofErr w:type="gramEnd"/>
      <w:r>
        <w:t xml:space="preserve"> bottom right shows the ear canal</w:t>
      </w:r>
    </w:p>
    <w:p w:rsidR="002A13BC" w:rsidRDefault="002A13BC"/>
    <w:p w:rsidR="002A13BC" w:rsidRDefault="005471F3">
      <w:r>
        <w:rPr>
          <w:noProof/>
          <w:lang w:val="en-CA" w:eastAsia="en-CA"/>
        </w:rPr>
        <w:lastRenderedPageBreak/>
        <w:pict>
          <v:shapetype id="_x0000_t32" coordsize="21600,21600" o:spt="32" o:oned="t" path="m,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v:shape id="_x0000_s1027" type="#_x0000_t32" style="position:absolute;margin-left:147.75pt;margin-top:227.25pt;width:221.25pt;height:94.5pt;flip:y;z-index:251659264" o:connectortype="straight" strokecolor="red">
            <v:stroke endarrow="block"/>
          </v:shape>
        </w:pict>
      </w:r>
      <w:r>
        <w:rPr>
          <w:noProof/>
          <w:lang w:val="en-CA" w:eastAsia="en-CA"/>
        </w:rPr>
        <w:pict>
          <v:shape id="_x0000_s1026" type="#_x0000_t32" style="position:absolute;margin-left:116.25pt;margin-top:231pt;width:19.5pt;height:78.75pt;flip:x y;z-index:251658240" o:connectortype="straight" strokecolor="red">
            <v:stroke endarrow="block"/>
          </v:shape>
        </w:pict>
      </w:r>
      <w:r w:rsidR="002A13BC">
        <w:rPr>
          <w:noProof/>
          <w:lang w:val="en-CA" w:eastAsia="en-CA"/>
        </w:rPr>
        <w:drawing>
          <wp:inline distT="0" distB="0" distL="0" distR="0">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rsidR="002A13BC" w:rsidRDefault="002A13BC"/>
    <w:p w:rsidR="002A13BC" w:rsidRDefault="002A13BC">
      <w:r>
        <w:t>Arrows are pointing to the ear canal – goal is to use the edit mask tool to paint and select the regions with desired threshold</w:t>
      </w:r>
    </w:p>
    <w:p w:rsidR="000D3AE8" w:rsidRDefault="002A13BC">
      <w:r>
        <w:t>Only are worried about the ear canal as that is where the endoscope and instruments will go through</w:t>
      </w:r>
    </w:p>
    <w:p w:rsidR="00CB4A49" w:rsidRDefault="00CB4A49">
      <w:r>
        <w:t xml:space="preserve">3D printing of ear model: </w:t>
      </w:r>
    </w:p>
    <w:p w:rsidR="00CB4A49" w:rsidRDefault="00CB4A49">
      <w:r>
        <w:t xml:space="preserve">V-1 16-Nov-2016: </w:t>
      </w:r>
    </w:p>
    <w:p w:rsidR="00CB4A49" w:rsidRDefault="00CB4A49">
      <w:r>
        <w:rPr>
          <w:noProof/>
          <w:lang w:val="en-CA" w:eastAsia="en-CA"/>
        </w:rPr>
        <w:lastRenderedPageBreak/>
        <w:drawing>
          <wp:inline distT="0" distB="0" distL="0" distR="0">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1"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rsidR="00CB4A49" w:rsidRDefault="00CB4A49"/>
    <w:p w:rsidR="00CB4A49" w:rsidRDefault="00CB4A49">
      <w:r>
        <w:rPr>
          <w:noProof/>
          <w:lang w:val="en-CA" w:eastAsia="en-CA"/>
        </w:rPr>
        <w:drawing>
          <wp:inline distT="0" distB="0" distL="0" distR="0">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2"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rsidR="00CB4A49" w:rsidRDefault="00CB4A49">
      <w:r>
        <w:t xml:space="preserve">Feedback from Dr. James: Features were blurry – </w:t>
      </w:r>
      <w:proofErr w:type="spellStart"/>
      <w:r>
        <w:t>ossicles</w:t>
      </w:r>
      <w:proofErr w:type="spellEnd"/>
      <w:r>
        <w:t xml:space="preserve"> not visible, usable but not accurate</w:t>
      </w:r>
    </w:p>
    <w:p w:rsidR="00CB4A49" w:rsidRDefault="00CB4A49"/>
    <w:p w:rsidR="00CB4A49" w:rsidRDefault="00CB4A49">
      <w:r>
        <w:t>V-2 22-Nov-2016:</w:t>
      </w:r>
    </w:p>
    <w:p w:rsidR="00CC70E0" w:rsidRDefault="00CC70E0"/>
    <w:p w:rsidR="00CB4A49" w:rsidRDefault="00CB4A49"/>
    <w:p w:rsidR="00CC70E0" w:rsidRDefault="00CC70E0">
      <w:r>
        <w:rPr>
          <w:noProof/>
          <w:lang w:val="en-CA" w:eastAsia="en-CA"/>
        </w:rPr>
        <w:lastRenderedPageBreak/>
        <w:drawing>
          <wp:inline distT="0" distB="0" distL="0" distR="0">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3"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rsidR="00CC70E0" w:rsidRDefault="00CC70E0">
      <w:r>
        <w:t>This one showed enough resolution for the hearing bones</w:t>
      </w:r>
    </w:p>
    <w:p w:rsidR="00CC70E0" w:rsidRDefault="00CC70E0">
      <w:r>
        <w:t>Will test with endoscope</w:t>
      </w:r>
    </w:p>
    <w:p w:rsidR="00CC70E0" w:rsidRDefault="00CC70E0">
      <w:r>
        <w:t>Good enough resolution</w:t>
      </w:r>
    </w:p>
    <w:p w:rsidR="00CC70E0" w:rsidRDefault="00CC70E0">
      <w:r>
        <w:t>Keep the wall on top with holes in it because it allows us to see if the instruments are reaching areas from outside</w:t>
      </w:r>
    </w:p>
    <w:p w:rsidR="00CC70E0" w:rsidRDefault="00CC70E0">
      <w:r>
        <w:t>The bone there is paper-thin anyway</w:t>
      </w:r>
    </w:p>
    <w:p w:rsidR="000D3AE8" w:rsidRDefault="000D3AE8">
      <w:r>
        <w:br w:type="page"/>
      </w:r>
    </w:p>
    <w:p w:rsidR="00CB4A49" w:rsidRDefault="00CB4A49"/>
    <w:p w:rsidR="000D3AE8" w:rsidRDefault="000D3AE8">
      <w:r>
        <w:t>Literature Search on Temporal Bone Models:</w:t>
      </w:r>
    </w:p>
    <w:p w:rsidR="000D3AE8" w:rsidRDefault="000D3AE8"/>
    <w:p w:rsidR="000D3AE8" w:rsidRDefault="000D3AE8" w:rsidP="000D3AE8">
      <w:pPr>
        <w:pStyle w:val="ListParagraph"/>
        <w:numPr>
          <w:ilvl w:val="0"/>
          <w:numId w:val="2"/>
        </w:numPr>
      </w:pPr>
      <w:r>
        <w:t xml:space="preserve">3D printed ABS temporal bone model </w:t>
      </w:r>
    </w:p>
    <w:p w:rsidR="009337A2" w:rsidRDefault="009337A2" w:rsidP="009337A2"/>
    <w:p w:rsidR="009337A2" w:rsidRDefault="009337A2" w:rsidP="009337A2">
      <w:r>
        <w:t xml:space="preserve">Virtual Model: </w:t>
      </w:r>
    </w:p>
    <w:p w:rsidR="009337A2" w:rsidRDefault="009337A2" w:rsidP="009337A2">
      <w:r>
        <w:t>Integrating anatomy, tool, endoscope</w:t>
      </w:r>
    </w:p>
    <w:p w:rsidR="00BE59C8" w:rsidRDefault="00BE59C8" w:rsidP="009337A2"/>
    <w:p w:rsidR="00BE59C8" w:rsidRDefault="00BE59C8" w:rsidP="009337A2">
      <w:r>
        <w:t>Feb-2017: Took slices of model but it is hard to orient because need a reference (</w:t>
      </w:r>
      <w:proofErr w:type="spellStart"/>
      <w:r>
        <w:t>ie</w:t>
      </w:r>
      <w:proofErr w:type="spellEnd"/>
      <w:r>
        <w:t xml:space="preserve">. </w:t>
      </w:r>
      <w:proofErr w:type="spellStart"/>
      <w:r>
        <w:t>Ossicles</w:t>
      </w:r>
      <w:proofErr w:type="spellEnd"/>
      <w:r>
        <w:t>)</w:t>
      </w:r>
    </w:p>
    <w:p w:rsidR="00BE59C8" w:rsidRDefault="00BE59C8" w:rsidP="009337A2"/>
    <w:p w:rsidR="00BE59C8" w:rsidRDefault="00BE59C8" w:rsidP="00BE59C8"/>
    <w:p w:rsidR="00BE59C8" w:rsidRDefault="00BE59C8" w:rsidP="00BE59C8">
      <w:r>
        <w:rPr>
          <w:noProof/>
          <w:lang w:val="en-CA" w:eastAsia="en-CA"/>
        </w:rPr>
        <w:drawing>
          <wp:inline distT="0" distB="0" distL="0" distR="0">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email"/>
                    <a:stretch>
                      <a:fillRect/>
                    </a:stretch>
                  </pic:blipFill>
                  <pic:spPr>
                    <a:xfrm>
                      <a:off x="0" y="0"/>
                      <a:ext cx="4629150" cy="2630604"/>
                    </a:xfrm>
                    <a:prstGeom prst="rect">
                      <a:avLst/>
                    </a:prstGeom>
                  </pic:spPr>
                </pic:pic>
              </a:graphicData>
            </a:graphic>
          </wp:inline>
        </w:drawing>
      </w:r>
    </w:p>
    <w:p w:rsidR="00BE59C8" w:rsidRDefault="00BE59C8" w:rsidP="00BE59C8"/>
    <w:p w:rsidR="00BE59C8" w:rsidRDefault="00BE59C8" w:rsidP="00BE59C8">
      <w:r>
        <w:rPr>
          <w:noProof/>
          <w:lang w:val="en-CA" w:eastAsia="en-CA"/>
        </w:rPr>
        <w:lastRenderedPageBreak/>
        <w:drawing>
          <wp:inline distT="0" distB="0" distL="0" distR="0">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936958" cy="3550285"/>
                    </a:xfrm>
                    <a:prstGeom prst="rect">
                      <a:avLst/>
                    </a:prstGeom>
                  </pic:spPr>
                </pic:pic>
              </a:graphicData>
            </a:graphic>
          </wp:inline>
        </w:drawing>
      </w:r>
    </w:p>
    <w:p w:rsidR="00BE59C8" w:rsidRDefault="00BE59C8" w:rsidP="009337A2">
      <w:r>
        <w:br/>
        <w:t xml:space="preserve">instruments should reach areas that of endoscope`s field of view. </w:t>
      </w:r>
    </w:p>
    <w:p w:rsidR="00644759" w:rsidRDefault="00644759" w:rsidP="009337A2"/>
    <w:p w:rsidR="00644759" w:rsidRDefault="00644759" w:rsidP="009337A2"/>
    <w:p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Pr>
          <w:rFonts w:cs="Arial"/>
        </w:rPr>
        <w:fldChar w:fldCharType="begin" w:fldLock="1"/>
      </w:r>
      <w:r>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 "properties" : { "noteIndex" : 0 }, "schema" : "https://github.com/citation-style-language/schema/raw/master/csl-citation.json" }</w:instrText>
      </w:r>
      <w:r>
        <w:rPr>
          <w:rFonts w:cs="Arial"/>
        </w:rPr>
        <w:fldChar w:fldCharType="separate"/>
      </w:r>
      <w:r w:rsidRPr="00E717B8">
        <w:rPr>
          <w:rFonts w:cs="Arial"/>
          <w:noProof/>
        </w:rPr>
        <w:t>[5]</w:t>
      </w:r>
      <w:r>
        <w:rPr>
          <w:rFonts w:cs="Arial"/>
        </w:rPr>
        <w:fldChar w:fldCharType="end"/>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lang w:val="en-CA" w:eastAsia="en-CA"/>
        </w:rPr>
        <w:drawing>
          <wp:inline distT="0" distB="0" distL="0" distR="0">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rsidR="00644759" w:rsidRDefault="00BE68FB" w:rsidP="009337A2">
      <w:r>
        <w:lastRenderedPageBreak/>
        <w:t xml:space="preserve">  </w:t>
      </w:r>
    </w:p>
    <w:sectPr w:rsidR="00644759" w:rsidSect="00E420E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8F223C"/>
    <w:rsid w:val="000D3AE8"/>
    <w:rsid w:val="00146495"/>
    <w:rsid w:val="0018481F"/>
    <w:rsid w:val="001C0138"/>
    <w:rsid w:val="002A13BC"/>
    <w:rsid w:val="005471F3"/>
    <w:rsid w:val="005559B9"/>
    <w:rsid w:val="00566064"/>
    <w:rsid w:val="00644759"/>
    <w:rsid w:val="00652C3A"/>
    <w:rsid w:val="008D412F"/>
    <w:rsid w:val="008F223C"/>
    <w:rsid w:val="0090051E"/>
    <w:rsid w:val="009337A2"/>
    <w:rsid w:val="00B3000B"/>
    <w:rsid w:val="00B33AB4"/>
    <w:rsid w:val="00BE59C8"/>
    <w:rsid w:val="00BE68FB"/>
    <w:rsid w:val="00CB4A49"/>
    <w:rsid w:val="00CC70E0"/>
    <w:rsid w:val="00DC6C0C"/>
    <w:rsid w:val="00E420E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strokecolor="red"/>
    </o:shapedefaults>
    <o:shapelayout v:ext="edit">
      <o:idmap v:ext="edit" data="1"/>
      <o:rules v:ext="edit">
        <o:r id="V:Rule4" type="connector" idref="#_x0000_s1027"/>
        <o:r id="V:Rule5" type="connector" idref="#_x0000_s1026"/>
        <o:r id="V:Rule6" type="connector" idref="#_x0000_s103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12</TotalTime>
  <Pages>9</Pages>
  <Words>724</Words>
  <Characters>4129</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48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10</cp:revision>
  <dcterms:created xsi:type="dcterms:W3CDTF">2016-11-22T21:53:00Z</dcterms:created>
  <dcterms:modified xsi:type="dcterms:W3CDTF">2017-02-11T00:29:00Z</dcterms:modified>
</cp:coreProperties>
</file>